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3F6C" w:rsidRDefault="00943F6C">
                      <w:pPr>
                        <w:pStyle w:val="Frontpagetext"/>
                        <w:rPr>
                          <w:sz w:val="28"/>
                          <w:szCs w:val="28"/>
                        </w:rPr>
                      </w:pPr>
                      <w:r>
                        <w:rPr>
                          <w:sz w:val="28"/>
                          <w:szCs w:val="28"/>
                        </w:rPr>
                        <w:t xml:space="preserve">Institutionen för data- </w:t>
                      </w:r>
                      <w:r>
                        <w:rPr>
                          <w:sz w:val="28"/>
                          <w:szCs w:val="28"/>
                        </w:rPr>
                        <w:br/>
                        <w:t>och systemvetenskap</w:t>
                      </w:r>
                    </w:p>
                    <w:p w14:paraId="0DD0DA7D" w14:textId="77777777" w:rsidR="00943F6C" w:rsidRDefault="00943F6C">
                      <w:pPr>
                        <w:pStyle w:val="TextBox"/>
                      </w:pPr>
                      <w:r>
                        <w:t xml:space="preserve">Examensarbete 15 </w:t>
                      </w:r>
                      <w:proofErr w:type="spellStart"/>
                      <w:r>
                        <w:t>hp</w:t>
                      </w:r>
                      <w:proofErr w:type="spellEnd"/>
                    </w:p>
                    <w:p w14:paraId="205AAAC7" w14:textId="77777777" w:rsidR="00943F6C" w:rsidRDefault="00943F6C">
                      <w:pPr>
                        <w:pStyle w:val="TextBox"/>
                      </w:pPr>
                      <w:r>
                        <w:t>Data- och systemvetenskap</w:t>
                      </w:r>
                    </w:p>
                    <w:p w14:paraId="51566511" w14:textId="77777777" w:rsidR="00943F6C" w:rsidRDefault="00943F6C">
                      <w:pPr>
                        <w:pStyle w:val="Textruta"/>
                      </w:pPr>
                      <w:r>
                        <w:t xml:space="preserve">Kurs- eller utbildningsprogram (180 </w:t>
                      </w:r>
                      <w:proofErr w:type="spellStart"/>
                      <w:r>
                        <w:t>hp</w:t>
                      </w:r>
                      <w:proofErr w:type="spellEnd"/>
                      <w:r>
                        <w:t xml:space="preserve">) </w:t>
                      </w:r>
                    </w:p>
                    <w:p w14:paraId="7A700FAB" w14:textId="05793D08" w:rsidR="00943F6C" w:rsidRDefault="00943F6C">
                      <w:pPr>
                        <w:pStyle w:val="Textruta"/>
                      </w:pPr>
                      <w:r>
                        <w:t>Höstterminen 2018</w:t>
                      </w:r>
                    </w:p>
                    <w:p w14:paraId="381612CD" w14:textId="77777777" w:rsidR="00943F6C" w:rsidRDefault="00943F6C">
                      <w:pPr>
                        <w:pStyle w:val="Textruta"/>
                      </w:pPr>
                      <w:r>
                        <w:t>Handledare: Robert Ramberg</w:t>
                      </w:r>
                    </w:p>
                    <w:p w14:paraId="41DC09BB" w14:textId="65C456F9" w:rsidR="00943F6C" w:rsidRDefault="00943F6C">
                      <w:pPr>
                        <w:pStyle w:val="Textruta"/>
                      </w:pPr>
                      <w:r>
                        <w:t xml:space="preserve">Granskare: </w:t>
                      </w:r>
                    </w:p>
                    <w:p w14:paraId="316E1ACF" w14:textId="77777777" w:rsidR="00943F6C" w:rsidRPr="00EE4EEC" w:rsidRDefault="00943F6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3F6C" w:rsidRDefault="00943F6C">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3A9C30B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17CDE04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50210C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1C04CBC0"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 xml:space="preserve">v pedagogisk modell presterade. </w:t>
      </w:r>
      <w:commentRangeStart w:id="10"/>
      <w:r w:rsidR="00897661">
        <w:rPr>
          <w:rFonts w:cs="Times New Roman"/>
        </w:rPr>
        <w:t>En kvali</w:t>
      </w:r>
      <w:r w:rsidR="00340590">
        <w:rPr>
          <w:rFonts w:cs="Times New Roman"/>
        </w:rPr>
        <w:t>tativ intervju bedömdes att vara den mest lämpade metoden för att kunna fullfölja studien och för att uppfylla de angivna målen</w:t>
      </w:r>
      <w:r w:rsidR="003066C7">
        <w:rPr>
          <w:rFonts w:cs="Times New Roman"/>
        </w:rPr>
        <w:t>.</w:t>
      </w:r>
      <w:r w:rsidR="00897661">
        <w:rPr>
          <w:rFonts w:cs="Times New Roman"/>
        </w:rPr>
        <w:t xml:space="preserve"> </w:t>
      </w:r>
      <w:commentRangeEnd w:id="10"/>
      <w:r w:rsidR="007C53A1">
        <w:rPr>
          <w:rStyle w:val="Kommentarsreferens"/>
        </w:rPr>
        <w:commentReference w:id="10"/>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2" w:name="_Toc391456183"/>
      <w:bookmarkStart w:id="13" w:name="_Toc401327939"/>
      <w:r w:rsidRPr="000B1921">
        <w:rPr>
          <w:rFonts w:cs="Times New Roman"/>
          <w:b/>
          <w:sz w:val="24"/>
          <w:szCs w:val="24"/>
        </w:rPr>
        <w:t>Utvärdering</w:t>
      </w:r>
      <w:bookmarkEnd w:id="12"/>
      <w:bookmarkEnd w:id="13"/>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4" w:name="_Toc391456184"/>
      <w:bookmarkStart w:id="15" w:name="_Toc401327940"/>
      <w:bookmarkEnd w:id="14"/>
      <w:r>
        <w:t>Resultat</w:t>
      </w:r>
      <w:bookmarkEnd w:id="15"/>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8CBB2E"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w:t>
      </w:r>
      <w:commentRangeStart w:id="16"/>
      <w:r w:rsidR="0054444D">
        <w:rPr>
          <w:i w:val="0"/>
        </w:rPr>
        <w:t xml:space="preserve">Punkterna </w:t>
      </w:r>
      <w:r w:rsidR="00255B32">
        <w:rPr>
          <w:i w:val="0"/>
        </w:rPr>
        <w:t>re</w:t>
      </w:r>
      <w:r w:rsidR="0054444D">
        <w:rPr>
          <w:i w:val="0"/>
        </w:rPr>
        <w:t>presenterar</w:t>
      </w:r>
      <w:r>
        <w:rPr>
          <w:i w:val="0"/>
        </w:rPr>
        <w:t xml:space="preserve"> poängen</w:t>
      </w:r>
      <w:r w:rsidR="00FA6353">
        <w:rPr>
          <w:i w:val="0"/>
        </w:rPr>
        <w:t xml:space="preserve"> </w:t>
      </w:r>
      <w:r>
        <w:rPr>
          <w:i w:val="0"/>
        </w:rPr>
        <w:t xml:space="preserve">och </w:t>
      </w:r>
      <w:r w:rsidR="00CA30F3">
        <w:rPr>
          <w:i w:val="0"/>
        </w:rPr>
        <w:t>den vertikala linj</w:t>
      </w:r>
      <w:r w:rsidR="00702742">
        <w:rPr>
          <w:i w:val="0"/>
        </w:rPr>
        <w:t xml:space="preserve">en representerar den femgradiga poängskalan. </w:t>
      </w:r>
      <w:r w:rsidR="00CA30F3">
        <w:rPr>
          <w:i w:val="0"/>
        </w:rPr>
        <w:t>D</w:t>
      </w:r>
      <w:r>
        <w:rPr>
          <w:i w:val="0"/>
        </w:rPr>
        <w:t xml:space="preserve">en vågräta linjen representerar </w:t>
      </w:r>
      <w:r w:rsidR="00CD4488">
        <w:rPr>
          <w:i w:val="0"/>
        </w:rPr>
        <w:t>standardavvikelsen</w:t>
      </w:r>
      <w:commentRangeEnd w:id="16"/>
      <w:r w:rsidR="00FA6353">
        <w:rPr>
          <w:rStyle w:val="Kommentarsreferens"/>
          <w:rFonts w:ascii="Times New Roman" w:hAnsi="Times New Roman"/>
          <w:bCs w:val="0"/>
          <w:i w:val="0"/>
        </w:rPr>
        <w:commentReference w:id="16"/>
      </w:r>
      <w:r>
        <w:rPr>
          <w:i w:val="0"/>
        </w:rPr>
        <w:t xml:space="preserve">.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30D301B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commentRangeStart w:id="17"/>
      <w:r w:rsidRPr="000B1921">
        <w:rPr>
          <w:rFonts w:ascii="Verdana" w:hAnsi="Verdana"/>
          <w:b/>
          <w:sz w:val="16"/>
          <w:szCs w:val="16"/>
        </w:rPr>
        <w:t>)</w:t>
      </w:r>
      <w:r w:rsidRPr="000B1921">
        <w:rPr>
          <w:rFonts w:ascii="Verdana" w:hAnsi="Verdana"/>
          <w:sz w:val="16"/>
          <w:szCs w:val="16"/>
        </w:rPr>
        <w:t xml:space="preserve"> Punkterna representerar poäng från vardera DIM fas och den </w:t>
      </w:r>
      <w:r w:rsidR="00CA30F3">
        <w:rPr>
          <w:rFonts w:ascii="Verdana" w:hAnsi="Verdana"/>
          <w:sz w:val="16"/>
          <w:szCs w:val="16"/>
        </w:rPr>
        <w:t xml:space="preserve">vertikala linjen representerar </w:t>
      </w:r>
      <w:r w:rsidR="00CD4488">
        <w:rPr>
          <w:rFonts w:ascii="Verdana" w:hAnsi="Verdana"/>
          <w:sz w:val="16"/>
          <w:szCs w:val="16"/>
        </w:rPr>
        <w:t xml:space="preserve">den femgradiga </w:t>
      </w:r>
      <w:r w:rsidR="00702742">
        <w:rPr>
          <w:rFonts w:ascii="Verdana" w:hAnsi="Verdana"/>
          <w:sz w:val="16"/>
          <w:szCs w:val="16"/>
        </w:rPr>
        <w:t>poäng</w:t>
      </w:r>
      <w:r w:rsidR="00CD4488">
        <w:rPr>
          <w:rFonts w:ascii="Verdana" w:hAnsi="Verdana"/>
          <w:sz w:val="16"/>
          <w:szCs w:val="16"/>
        </w:rPr>
        <w:t xml:space="preserve">skalan. Den </w:t>
      </w:r>
      <w:r w:rsidRPr="000B1921">
        <w:rPr>
          <w:rFonts w:ascii="Verdana" w:hAnsi="Verdana"/>
          <w:sz w:val="16"/>
          <w:szCs w:val="16"/>
        </w:rPr>
        <w:t xml:space="preserve">vågräta </w:t>
      </w:r>
      <w:r w:rsidR="00CD4488">
        <w:rPr>
          <w:rFonts w:ascii="Verdana" w:hAnsi="Verdana"/>
          <w:sz w:val="16"/>
          <w:szCs w:val="16"/>
        </w:rPr>
        <w:t xml:space="preserve">linjen representerar </w:t>
      </w:r>
      <w:r w:rsidR="00983750">
        <w:rPr>
          <w:rFonts w:ascii="Verdana" w:hAnsi="Verdana"/>
          <w:sz w:val="16"/>
          <w:szCs w:val="16"/>
        </w:rPr>
        <w:t>standardavvikelse</w:t>
      </w:r>
      <w:r w:rsidR="00CD4488">
        <w:rPr>
          <w:rFonts w:ascii="Verdana" w:hAnsi="Verdana"/>
          <w:sz w:val="16"/>
          <w:szCs w:val="16"/>
        </w:rPr>
        <w:t>n</w:t>
      </w:r>
      <w:r w:rsidRPr="000B1921">
        <w:rPr>
          <w:rFonts w:ascii="Verdana" w:hAnsi="Verdana"/>
          <w:sz w:val="16"/>
          <w:szCs w:val="16"/>
        </w:rPr>
        <w:t xml:space="preserve">. </w:t>
      </w:r>
      <w:r w:rsidRPr="000B1921">
        <w:rPr>
          <w:rFonts w:ascii="Verdana" w:hAnsi="Verdana"/>
          <w:b/>
          <w:sz w:val="16"/>
          <w:szCs w:val="16"/>
        </w:rPr>
        <w:t>B)</w:t>
      </w:r>
      <w:r w:rsidRPr="000B1921">
        <w:rPr>
          <w:rFonts w:ascii="Verdana" w:hAnsi="Verdana"/>
          <w:sz w:val="16"/>
          <w:szCs w:val="16"/>
        </w:rPr>
        <w:t xml:space="preserve"> DIM faser och element presenteras med tilldelade poäng</w:t>
      </w:r>
      <w:r w:rsidR="00983750">
        <w:rPr>
          <w:rFonts w:ascii="Verdana" w:hAnsi="Verdana"/>
          <w:sz w:val="16"/>
          <w:szCs w:val="16"/>
        </w:rPr>
        <w:t xml:space="preserve"> </w:t>
      </w:r>
      <w:r w:rsidR="00983750" w:rsidRPr="000B1921">
        <w:rPr>
          <w:rFonts w:ascii="Verdana" w:hAnsi="Verdana"/>
          <w:sz w:val="16"/>
          <w:szCs w:val="16"/>
        </w:rPr>
        <w:t xml:space="preserve">och den </w:t>
      </w:r>
      <w:r w:rsidR="00CD4488">
        <w:rPr>
          <w:rFonts w:ascii="Verdana" w:hAnsi="Verdana"/>
          <w:sz w:val="16"/>
          <w:szCs w:val="16"/>
        </w:rPr>
        <w:t xml:space="preserve">vertikala linjen representerar den femgradiga </w:t>
      </w:r>
      <w:r w:rsidR="00702742">
        <w:rPr>
          <w:rFonts w:ascii="Verdana" w:hAnsi="Verdana"/>
          <w:sz w:val="16"/>
          <w:szCs w:val="16"/>
        </w:rPr>
        <w:t>poäng</w:t>
      </w:r>
      <w:r w:rsidR="00CD4488">
        <w:rPr>
          <w:rFonts w:ascii="Verdana" w:hAnsi="Verdana"/>
          <w:sz w:val="16"/>
          <w:szCs w:val="16"/>
        </w:rPr>
        <w:t xml:space="preserve">skalan. Den </w:t>
      </w:r>
      <w:r w:rsidR="00983750" w:rsidRPr="000B1921">
        <w:rPr>
          <w:rFonts w:ascii="Verdana" w:hAnsi="Verdana"/>
          <w:sz w:val="16"/>
          <w:szCs w:val="16"/>
        </w:rPr>
        <w:t xml:space="preserve">vågräta linjen representerar </w:t>
      </w:r>
      <w:r w:rsidR="00983750">
        <w:rPr>
          <w:rFonts w:ascii="Verdana" w:hAnsi="Verdana"/>
          <w:sz w:val="16"/>
          <w:szCs w:val="16"/>
        </w:rPr>
        <w:t>standardavvikelse</w:t>
      </w:r>
      <w:r w:rsidR="00CD4488">
        <w:rPr>
          <w:rFonts w:ascii="Verdana" w:hAnsi="Verdana"/>
          <w:sz w:val="16"/>
          <w:szCs w:val="16"/>
        </w:rPr>
        <w:t>n</w:t>
      </w:r>
      <w:r w:rsidRPr="000B1921">
        <w:rPr>
          <w:rFonts w:ascii="Verdana" w:hAnsi="Verdana"/>
          <w:sz w:val="16"/>
          <w:szCs w:val="16"/>
        </w:rPr>
        <w:t xml:space="preserve">.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commentRangeEnd w:id="17"/>
      <w:r w:rsidR="00B31418">
        <w:rPr>
          <w:rStyle w:val="Kommentarsreferens"/>
        </w:rPr>
        <w:commentReference w:id="17"/>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8"/>
      <w:bookmarkEnd w:id="19"/>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20" w:name="_Toc391456185"/>
      <w:bookmarkStart w:id="21" w:name="_Toc401327941"/>
      <w:bookmarkEnd w:id="20"/>
      <w:r w:rsidRPr="004E58AD">
        <w:t>Diskussion</w:t>
      </w:r>
      <w:bookmarkEnd w:id="21"/>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w:t>
      </w:r>
      <w:r w:rsidR="000C1D43">
        <w:lastRenderedPageBreak/>
        <w:t>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lastRenderedPageBreak/>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2" w:name="_Toc401327942"/>
      <w:r w:rsidRPr="004E58AD">
        <w:lastRenderedPageBreak/>
        <w:t>Tack</w:t>
      </w:r>
      <w:bookmarkEnd w:id="22"/>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3" w:name="_Toc391456186"/>
      <w:bookmarkStart w:id="24" w:name="_Toc401327943"/>
      <w:bookmarkEnd w:id="23"/>
      <w:r w:rsidRPr="004E58AD">
        <w:t>Referenser</w:t>
      </w:r>
      <w:bookmarkEnd w:id="24"/>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5" w:name="_Toc391456187"/>
      <w:bookmarkStart w:id="26" w:name="_Toc401327944"/>
      <w:bookmarkEnd w:id="25"/>
      <w:r w:rsidRPr="009F3187">
        <w:lastRenderedPageBreak/>
        <w:t>Bilagor</w:t>
      </w:r>
      <w:bookmarkEnd w:id="2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7" w:name="_Toc391456188"/>
      <w:bookmarkEnd w:id="27"/>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Jason Serviss" w:date="2018-11-03T12:12:00Z" w:initials="JS">
    <w:p w14:paraId="156871E5" w14:textId="6334B293" w:rsidR="00CA30F3" w:rsidRDefault="00CA30F3">
      <w:pPr>
        <w:pStyle w:val="Kommentarer"/>
      </w:pPr>
      <w:r>
        <w:rPr>
          <w:rStyle w:val="Kommentarsreferens"/>
        </w:rPr>
        <w:annotationRef/>
      </w:r>
      <w:r>
        <w:t>This is not sufficient. A) we already say in the first sentance the ”goal” with the interview, so it doesn’t need to be repeated in the 2nd sentance. B) the reason you used an interview is primairly because you didnt have any other option to understand Grades current pedagogic. As we discuss later, it would have been optimal to have interviewed the students but this was not possible. The sentance should read something like ”An interview was judged to be the most accurate method available to this study to fufill the above stated goal.” Basically you are saying, ”there were no other methods available to us despite the fact that there are potentially better methods”. Then in the discussion you talk about this more… c) The 2nd part of the sentance you wrote is ”metodkritik” and belongs in the discussion. You already have this in the discussion so you do not need it here as well.</w:t>
      </w:r>
      <w:r w:rsidR="00267E98">
        <w:t xml:space="preserve"> Fixed</w:t>
      </w:r>
      <w:bookmarkStart w:id="11" w:name="_GoBack"/>
      <w:bookmarkEnd w:id="11"/>
    </w:p>
  </w:comment>
  <w:comment w:id="16" w:author="Olivia Imner" w:date="2018-11-03T12:07:00Z" w:initials="OI">
    <w:p w14:paraId="6A83CD2D" w14:textId="77777777" w:rsidR="00CA30F3" w:rsidRDefault="00CA30F3">
      <w:pPr>
        <w:pStyle w:val="Kommentarer"/>
      </w:pPr>
      <w:r>
        <w:rPr>
          <w:rStyle w:val="Kommentarsreferens"/>
        </w:rPr>
        <w:annotationRef/>
      </w:r>
      <w:r>
        <w:t>Kommetar från simon doc: Förstår inte. Är punkterna både poängen och spridningen? This comment is accurate. You need to say that the verticle line is the ”</w:t>
      </w:r>
      <w:r w:rsidRPr="009647BC">
        <w:t>standardavvikelse</w:t>
      </w:r>
      <w:r>
        <w:t>”</w:t>
      </w:r>
    </w:p>
    <w:p w14:paraId="66C338A5" w14:textId="1A609C9A" w:rsidR="00CA30F3" w:rsidRPr="00340590" w:rsidRDefault="00CA30F3">
      <w:pPr>
        <w:pStyle w:val="Kommentarer"/>
      </w:pPr>
      <w:r w:rsidRPr="00340590">
        <w:t xml:space="preserve">Såhär?  NO. There are </w:t>
      </w:r>
      <w:r w:rsidRPr="00340590">
        <w:rPr>
          <w:u w:val="single"/>
        </w:rPr>
        <w:t>3</w:t>
      </w:r>
      <w:r w:rsidRPr="00340590">
        <w:t xml:space="preserve"> separate things in this figure (and several other figures and these need to be corrected as well) that need to be described: 1) the points, 2) the vertical line, 3) the horizontal line. Previously you only described the points and the horizontal line, now you are only describing the points and the verticle line….</w:t>
      </w:r>
      <w:r w:rsidR="00CD4488">
        <w:t xml:space="preserve"> Fixed</w:t>
      </w:r>
    </w:p>
  </w:comment>
  <w:comment w:id="17" w:author="Jason Serviss" w:date="2018-11-03T12:06:00Z" w:initials="JS">
    <w:p w14:paraId="12FF8CAA" w14:textId="1C4190E7" w:rsidR="00CA30F3" w:rsidRDefault="00CA30F3">
      <w:pPr>
        <w:pStyle w:val="Kommentarer"/>
      </w:pPr>
      <w:r>
        <w:rPr>
          <w:rStyle w:val="Kommentarsreferens"/>
        </w:rPr>
        <w:annotationRef/>
      </w:r>
      <w:r>
        <w:t>Still missing description of the horizontal line. Same comment as figure 1</w:t>
      </w:r>
      <w:r w:rsidR="00CD4488">
        <w:t>. Fix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30F3" w:rsidRDefault="00CA30F3">
      <w:r>
        <w:separator/>
      </w:r>
    </w:p>
  </w:endnote>
  <w:endnote w:type="continuationSeparator" w:id="0">
    <w:p w14:paraId="4F768654" w14:textId="77777777" w:rsidR="00CA30F3" w:rsidRDefault="00CA3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30F3" w:rsidRDefault="00CA30F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A30F3" w:rsidRDefault="00CA30F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A30F3" w:rsidRDefault="00CA30F3">
        <w:pPr>
          <w:pStyle w:val="Footer1"/>
          <w:jc w:val="center"/>
        </w:pPr>
        <w:r>
          <w:fldChar w:fldCharType="begin"/>
        </w:r>
        <w:r>
          <w:instrText>PAGE</w:instrText>
        </w:r>
        <w:r>
          <w:fldChar w:fldCharType="separate"/>
        </w:r>
        <w:r w:rsidR="00267E98">
          <w:rPr>
            <w:noProof/>
          </w:rPr>
          <w:t>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A30F3" w:rsidRDefault="00CA30F3">
        <w:pPr>
          <w:pStyle w:val="Footer1"/>
          <w:jc w:val="center"/>
        </w:pPr>
        <w:r>
          <w:fldChar w:fldCharType="begin"/>
        </w:r>
        <w:r>
          <w:instrText>PAGE</w:instrText>
        </w:r>
        <w:r>
          <w:fldChar w:fldCharType="separate"/>
        </w:r>
        <w:r w:rsidR="00267E9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30F3" w:rsidRDefault="00CA30F3">
      <w:r>
        <w:separator/>
      </w:r>
    </w:p>
  </w:footnote>
  <w:footnote w:type="continuationSeparator" w:id="0">
    <w:p w14:paraId="71DB8F98" w14:textId="77777777" w:rsidR="00CA30F3" w:rsidRDefault="00CA30F3">
      <w:r>
        <w:continuationSeparator/>
      </w:r>
    </w:p>
  </w:footnote>
  <w:footnote w:id="1">
    <w:p w14:paraId="5824ECF3" w14:textId="4B98B15A"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30F3" w:rsidRPr="005D1A1C" w:rsidRDefault="00CA30F3"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30F3" w:rsidRDefault="00CA30F3"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55FE787-206C-9447-A0C1-4BAF35C93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4</Pages>
  <Words>11631</Words>
  <Characters>61650</Characters>
  <Application>Microsoft Macintosh Word</Application>
  <DocSecurity>0</DocSecurity>
  <Lines>513</Lines>
  <Paragraphs>146</Paragraphs>
  <ScaleCrop>false</ScaleCrop>
  <Company>Stockholms universitetsbibliotek</Company>
  <LinksUpToDate>false</LinksUpToDate>
  <CharactersWithSpaces>73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7</cp:revision>
  <cp:lastPrinted>2018-10-21T11:32:00Z</cp:lastPrinted>
  <dcterms:created xsi:type="dcterms:W3CDTF">2018-10-21T11:32:00Z</dcterms:created>
  <dcterms:modified xsi:type="dcterms:W3CDTF">2018-11-03T11: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